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78A29DAE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>BÁO CÁO THỰC TẬP NHẬN THỨC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7940F7B" w14:textId="77777777" w:rsidR="00252196" w:rsidRPr="004F5C3D" w:rsidRDefault="00252196" w:rsidP="00252196">
      <w:pPr>
        <w:spacing w:after="120"/>
        <w:ind w:firstLine="0"/>
        <w:jc w:val="center"/>
        <w:rPr>
          <w:b/>
          <w:bCs/>
          <w:iCs/>
          <w:sz w:val="36"/>
          <w:szCs w:val="36"/>
        </w:rPr>
      </w:pPr>
      <w:r>
        <w:rPr>
          <w:b/>
          <w:bCs/>
          <w:sz w:val="36"/>
          <w:szCs w:val="36"/>
        </w:rPr>
        <w:t>&lt;Tên đề tài &gt;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CD2B0DA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Nhóm: </w:t>
      </w: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>Sinh viên thực hiện</w:t>
      </w:r>
      <w:r w:rsidRPr="001A65B8">
        <w:rPr>
          <w:b/>
          <w:sz w:val="28"/>
          <w:szCs w:val="28"/>
        </w:rPr>
        <w:t>:</w:t>
      </w:r>
    </w:p>
    <w:p w14:paraId="5BAB952E" w14:textId="77777777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r>
        <w:rPr>
          <w:bCs/>
          <w:color w:val="000000"/>
          <w:szCs w:val="26"/>
        </w:rPr>
        <w:t xml:space="preserve"> n</w:t>
      </w:r>
      <w:r w:rsidRPr="00557582">
        <w:rPr>
          <w:bCs/>
          <w:color w:val="000000"/>
          <w:szCs w:val="26"/>
        </w:rPr>
        <w:t xml:space="preserve">hóm: </w:t>
      </w:r>
      <w:r w:rsidRPr="00557582">
        <w:rPr>
          <w:szCs w:val="26"/>
          <w:lang w:val="fr-FR"/>
        </w:rPr>
        <w:t>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6086E2D8" w14:textId="115DCE32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1B97035" w14:textId="56BC12F4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2125EC5" w14:textId="77777777" w:rsidR="00252196" w:rsidRPr="008271AB" w:rsidRDefault="00252196" w:rsidP="00252196">
      <w:pPr>
        <w:ind w:firstLine="709"/>
        <w:jc w:val="left"/>
        <w:rPr>
          <w:b/>
          <w:sz w:val="28"/>
          <w:szCs w:val="28"/>
          <w:lang w:val="fr-FR"/>
        </w:rPr>
      </w:pPr>
      <w:r>
        <w:rPr>
          <w:b/>
          <w:sz w:val="28"/>
          <w:szCs w:val="28"/>
          <w:lang w:val="fr-FR"/>
        </w:rPr>
        <w:t xml:space="preserve">Giảng viên hướng dẫn: </w:t>
      </w:r>
      <w:r w:rsidRPr="00F3677D">
        <w:rPr>
          <w:lang w:val="fr-FR"/>
        </w:rPr>
        <w:t>&lt;Họ và tên GV&gt;</w:t>
      </w:r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r w:rsidRPr="001A65B8">
        <w:rPr>
          <w:b/>
          <w:sz w:val="28"/>
          <w:szCs w:val="28"/>
          <w:lang w:val="fr-FR"/>
        </w:rPr>
        <w:t xml:space="preserve">Đà Nẵng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r w:rsidRPr="00701F40">
              <w:rPr>
                <w:b/>
              </w:rPr>
              <w:t>Họ và tên</w:t>
            </w:r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r>
              <w:rPr>
                <w:b/>
              </w:rPr>
              <w:t>Lớp</w:t>
            </w:r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r w:rsidRPr="00701F40">
              <w:rPr>
                <w:b/>
              </w:rPr>
              <w:t>Nhiệm vụ</w:t>
            </w:r>
          </w:p>
        </w:tc>
      </w:tr>
      <w:tr w:rsidR="00E552DB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77777777" w:rsidR="00E552DB" w:rsidRPr="00701F40" w:rsidRDefault="00E552DB" w:rsidP="00E552DB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59BBC866" w:rsidR="00E552DB" w:rsidRPr="00701F40" w:rsidRDefault="00E552DB" w:rsidP="00E552DB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13CDD046" w:rsidR="00E552DB" w:rsidRPr="00701F40" w:rsidRDefault="00E552DB" w:rsidP="00E552DB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0223DC1A" w:rsidR="00E552DB" w:rsidRPr="00701F40" w:rsidRDefault="00F84111" w:rsidP="00E552DB">
            <w:pPr>
              <w:ind w:firstLine="34"/>
              <w:jc w:val="center"/>
            </w:pPr>
            <w:r>
              <w:t>Trưởng nhóm</w:t>
            </w:r>
          </w:p>
        </w:tc>
      </w:tr>
      <w:tr w:rsidR="00994480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77777777" w:rsidR="00994480" w:rsidRPr="00701F40" w:rsidRDefault="00994480" w:rsidP="00994480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7043A818" w:rsidR="00994480" w:rsidRDefault="00994480" w:rsidP="004A4BB0">
            <w:pPr>
              <w:ind w:firstLine="34"/>
            </w:pPr>
          </w:p>
        </w:tc>
        <w:tc>
          <w:tcPr>
            <w:tcW w:w="1843" w:type="dxa"/>
            <w:noWrap/>
            <w:vAlign w:val="center"/>
          </w:tcPr>
          <w:p w14:paraId="3E30F9AE" w14:textId="1403C906" w:rsidR="00994480" w:rsidRDefault="00994480" w:rsidP="004A4BB0">
            <w:pPr>
              <w:ind w:firstLine="34"/>
              <w:jc w:val="center"/>
            </w:pPr>
          </w:p>
        </w:tc>
        <w:tc>
          <w:tcPr>
            <w:tcW w:w="2522" w:type="dxa"/>
            <w:noWrap/>
            <w:vAlign w:val="center"/>
          </w:tcPr>
          <w:p w14:paraId="77E752E9" w14:textId="77777777" w:rsidR="00994480" w:rsidRPr="00701F40" w:rsidRDefault="004A4BB0" w:rsidP="00994480">
            <w:pPr>
              <w:ind w:firstLine="34"/>
              <w:jc w:val="center"/>
            </w:pPr>
            <w:r>
              <w:t>Thành viên</w:t>
            </w:r>
          </w:p>
        </w:tc>
      </w:tr>
      <w:tr w:rsidR="004A4BB0" w:rsidRPr="00701F40" w14:paraId="4446F752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3307942B" w14:textId="77777777" w:rsidR="004A4BB0" w:rsidRPr="00701F40" w:rsidRDefault="004A4BB0" w:rsidP="004A4BB0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44CC04E6" w14:textId="550E4501" w:rsidR="004A4BB0" w:rsidRPr="00F773C9" w:rsidRDefault="004A4BB0" w:rsidP="004A4BB0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1E4B429" w14:textId="6E949468" w:rsidR="004A4BB0" w:rsidRPr="00F773C9" w:rsidRDefault="004A4BB0" w:rsidP="004A4BB0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DE0631C" w14:textId="5F81A789" w:rsidR="004A4BB0" w:rsidRPr="00701F40" w:rsidRDefault="00F84111" w:rsidP="004A4BB0">
            <w:pPr>
              <w:ind w:firstLine="34"/>
              <w:jc w:val="center"/>
            </w:pPr>
            <w:r>
              <w:t>Thành viên</w:t>
            </w:r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3344D590" w14:textId="365784C1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ẢM ƠN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77777777" w:rsidR="00617877" w:rsidRDefault="00617877">
      <w:pPr>
        <w:spacing w:before="0" w:line="240" w:lineRule="auto"/>
        <w:ind w:firstLine="0"/>
        <w:jc w:val="left"/>
      </w:pPr>
    </w:p>
    <w:p w14:paraId="2075396C" w14:textId="77777777" w:rsidR="00617877" w:rsidRDefault="00617877">
      <w:pPr>
        <w:spacing w:before="0" w:line="240" w:lineRule="auto"/>
        <w:ind w:firstLine="0"/>
        <w:jc w:val="left"/>
      </w:pPr>
    </w:p>
    <w:p w14:paraId="63CA34FE" w14:textId="77777777" w:rsidR="00617877" w:rsidRPr="00A33793" w:rsidRDefault="00617877">
      <w:pPr>
        <w:spacing w:before="0" w:line="240" w:lineRule="auto"/>
        <w:ind w:firstLine="0"/>
        <w:jc w:val="left"/>
        <w:rPr>
          <w:highlight w:val="yellow"/>
        </w:rPr>
      </w:pPr>
      <w:r w:rsidRPr="00A33793">
        <w:rPr>
          <w:highlight w:val="yellow"/>
        </w:rPr>
        <w:t>Quy định:</w:t>
      </w:r>
    </w:p>
    <w:p w14:paraId="7A239A48" w14:textId="51047A0A" w:rsidR="00E552DB" w:rsidRPr="00701F40" w:rsidRDefault="000424D2" w:rsidP="00617877">
      <w:pPr>
        <w:rPr>
          <w:b/>
          <w:bCs/>
          <w:caps/>
          <w:kern w:val="32"/>
          <w:szCs w:val="32"/>
        </w:rPr>
      </w:pPr>
      <w:r w:rsidRPr="00A33793">
        <w:rPr>
          <w:highlight w:val="yellow"/>
        </w:rPr>
        <w:t>Soạn thảo trên t</w:t>
      </w:r>
      <w:r w:rsidR="00617877" w:rsidRPr="00A33793">
        <w:rPr>
          <w:highlight w:val="yellow"/>
        </w:rPr>
        <w:t>rang A4</w:t>
      </w:r>
      <w:r w:rsidR="002A5BDD">
        <w:rPr>
          <w:highlight w:val="yellow"/>
        </w:rPr>
        <w:t xml:space="preserve"> (</w:t>
      </w:r>
      <w:r w:rsidR="005A7C19">
        <w:rPr>
          <w:highlight w:val="yellow"/>
        </w:rPr>
        <w:t xml:space="preserve">trang dọc, </w:t>
      </w:r>
      <w:r w:rsidR="002A5BDD">
        <w:rPr>
          <w:highlight w:val="yellow"/>
        </w:rPr>
        <w:t>lề trái: 3.5cm; trên, phải, dưới: 2.5 cm)</w:t>
      </w:r>
      <w:r w:rsidR="00617877" w:rsidRPr="00A33793">
        <w:rPr>
          <w:highlight w:val="yellow"/>
        </w:rPr>
        <w:t xml:space="preserve">, Font Times New Roman, </w:t>
      </w:r>
      <w:r w:rsidR="002A5BDD">
        <w:rPr>
          <w:highlight w:val="yellow"/>
        </w:rPr>
        <w:t>canh đều 2 bên, s</w:t>
      </w:r>
      <w:r w:rsidR="00617877" w:rsidRPr="00A33793">
        <w:rPr>
          <w:highlight w:val="yellow"/>
        </w:rPr>
        <w:t>ize 13, cách dòng 1.5, cách đoạn trên 6pt, cách đoạn dưới 3pt</w:t>
      </w:r>
      <w:r w:rsidR="000679A7" w:rsidRPr="00A33793">
        <w:rPr>
          <w:highlight w:val="yellow"/>
        </w:rPr>
        <w:t>; hình và b</w:t>
      </w:r>
      <w:r w:rsidR="00DB5575">
        <w:rPr>
          <w:highlight w:val="yellow"/>
        </w:rPr>
        <w:t>ả</w:t>
      </w:r>
      <w:bookmarkStart w:id="6" w:name="_GoBack"/>
      <w:bookmarkEnd w:id="6"/>
      <w:r w:rsidR="000679A7" w:rsidRPr="00A33793">
        <w:rPr>
          <w:highlight w:val="yellow"/>
        </w:rPr>
        <w:t>ng soạn th</w:t>
      </w:r>
      <w:r w:rsidR="00037F1B" w:rsidRPr="00A33793">
        <w:rPr>
          <w:highlight w:val="yellow"/>
        </w:rPr>
        <w:t>e</w:t>
      </w:r>
      <w:r w:rsidR="000679A7" w:rsidRPr="00A33793">
        <w:rPr>
          <w:highlight w:val="yellow"/>
        </w:rPr>
        <w:t>o caption</w:t>
      </w:r>
      <w:r w:rsidR="0037290C" w:rsidRPr="00A33793">
        <w:rPr>
          <w:highlight w:val="yellow"/>
        </w:rPr>
        <w:t xml:space="preserve">, chèn trích dẫn chéo </w:t>
      </w:r>
      <w:r w:rsidR="00B41F47" w:rsidRPr="00A33793">
        <w:rPr>
          <w:highlight w:val="yellow"/>
        </w:rPr>
        <w:t xml:space="preserve">(Cross-reference) </w:t>
      </w:r>
      <w:r w:rsidR="0037290C" w:rsidRPr="00A33793">
        <w:rPr>
          <w:highlight w:val="yellow"/>
        </w:rPr>
        <w:t xml:space="preserve">cho </w:t>
      </w:r>
      <w:r w:rsidR="00B41F47" w:rsidRPr="00A33793">
        <w:rPr>
          <w:highlight w:val="yellow"/>
        </w:rPr>
        <w:t>bảng và hình</w:t>
      </w:r>
      <w:r w:rsidR="000679A7" w:rsidRPr="00A33793">
        <w:rPr>
          <w:highlight w:val="yellow"/>
        </w:rPr>
        <w:t>; các danh mục hình, bảng, mục lục làm tự động</w:t>
      </w:r>
      <w:r w:rsidR="00037F1B" w:rsidRPr="00A33793">
        <w:rPr>
          <w:highlight w:val="yellow"/>
        </w:rPr>
        <w:t>;</w:t>
      </w:r>
      <w:r w:rsidR="00337569" w:rsidRPr="00A33793">
        <w:rPr>
          <w:highlight w:val="yellow"/>
        </w:rPr>
        <w:t xml:space="preserve"> đán</w:t>
      </w:r>
      <w:r w:rsidR="00037F1B" w:rsidRPr="00A33793">
        <w:rPr>
          <w:highlight w:val="yellow"/>
        </w:rPr>
        <w:t>h</w:t>
      </w:r>
      <w:r w:rsidR="00337569" w:rsidRPr="00A33793">
        <w:rPr>
          <w:highlight w:val="yellow"/>
        </w:rPr>
        <w:t xml:space="preserve"> số trang như file mẫu (bìa không có số trang, danh mục + mục lục số trang theo i, ii, iii…, nội dung chính theo 1,2,3…</w:t>
      </w:r>
      <w:r w:rsidR="00037F1B" w:rsidRPr="00A33793">
        <w:rPr>
          <w:highlight w:val="yellow"/>
        </w:rPr>
        <w:t>)</w:t>
      </w:r>
      <w:r w:rsidR="00037F1B">
        <w:t xml:space="preserve"> </w:t>
      </w:r>
      <w:r w:rsidR="00E552DB"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7" w:name="_Toc342760180"/>
      <w:bookmarkStart w:id="8" w:name="_Toc343172865"/>
      <w:bookmarkStart w:id="9" w:name="_Toc74235359"/>
      <w:r w:rsidRPr="00701F40">
        <w:lastRenderedPageBreak/>
        <w:t>MỤC LỤC</w:t>
      </w:r>
      <w:bookmarkEnd w:id="7"/>
      <w:bookmarkEnd w:id="8"/>
      <w:bookmarkEnd w:id="9"/>
    </w:p>
    <w:p w14:paraId="3DFDB259" w14:textId="49449BE5" w:rsidR="004754F4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235359" w:history="1">
        <w:r w:rsidR="004754F4" w:rsidRPr="00235FAD">
          <w:rPr>
            <w:rStyle w:val="Hyperlink"/>
            <w:noProof/>
          </w:rPr>
          <w:t>MỤC LỤC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59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ii</w:t>
        </w:r>
        <w:r w:rsidR="004754F4">
          <w:rPr>
            <w:noProof/>
            <w:webHidden/>
          </w:rPr>
          <w:fldChar w:fldCharType="end"/>
        </w:r>
      </w:hyperlink>
    </w:p>
    <w:p w14:paraId="48AFE6E9" w14:textId="4FD9D279" w:rsidR="004754F4" w:rsidRDefault="00A34B5F">
      <w:pPr>
        <w:pStyle w:val="TOC4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60" w:history="1">
        <w:r w:rsidR="004754F4" w:rsidRPr="00235FAD">
          <w:rPr>
            <w:rStyle w:val="Hyperlink"/>
            <w:noProof/>
          </w:rPr>
          <w:t>DANH MỤC HÌNH ẢNH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0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iv</w:t>
        </w:r>
        <w:r w:rsidR="004754F4">
          <w:rPr>
            <w:noProof/>
            <w:webHidden/>
          </w:rPr>
          <w:fldChar w:fldCharType="end"/>
        </w:r>
      </w:hyperlink>
    </w:p>
    <w:p w14:paraId="1F3A45AC" w14:textId="28861478" w:rsidR="004754F4" w:rsidRDefault="00A34B5F">
      <w:pPr>
        <w:pStyle w:val="TOC4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61" w:history="1">
        <w:r w:rsidR="004754F4" w:rsidRPr="00235FAD">
          <w:rPr>
            <w:rStyle w:val="Hyperlink"/>
            <w:noProof/>
          </w:rPr>
          <w:t>DANH MỤC BẢNG BIỂU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1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v</w:t>
        </w:r>
        <w:r w:rsidR="004754F4">
          <w:rPr>
            <w:noProof/>
            <w:webHidden/>
          </w:rPr>
          <w:fldChar w:fldCharType="end"/>
        </w:r>
      </w:hyperlink>
    </w:p>
    <w:p w14:paraId="198FA6D6" w14:textId="6A1A2444" w:rsidR="004754F4" w:rsidRDefault="00A34B5F">
      <w:pPr>
        <w:pStyle w:val="TOC4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62" w:history="1">
        <w:r w:rsidR="004754F4" w:rsidRPr="00235FAD">
          <w:rPr>
            <w:rStyle w:val="Hyperlink"/>
            <w:noProof/>
          </w:rPr>
          <w:t>DANH MỤC CÁC TỪ VIẾT TẮT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2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vi</w:t>
        </w:r>
        <w:r w:rsidR="004754F4">
          <w:rPr>
            <w:noProof/>
            <w:webHidden/>
          </w:rPr>
          <w:fldChar w:fldCharType="end"/>
        </w:r>
      </w:hyperlink>
    </w:p>
    <w:p w14:paraId="370020EE" w14:textId="6235AEC6" w:rsidR="004754F4" w:rsidRDefault="00A34B5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63" w:history="1">
        <w:r w:rsidR="004754F4" w:rsidRPr="00235FAD">
          <w:rPr>
            <w:rStyle w:val="Hyperlink"/>
            <w:noProof/>
            <w:lang w:val="de-DE"/>
          </w:rPr>
          <w:t>LỜI MỞ ĐẦU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3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1</w:t>
        </w:r>
        <w:r w:rsidR="004754F4">
          <w:rPr>
            <w:noProof/>
            <w:webHidden/>
          </w:rPr>
          <w:fldChar w:fldCharType="end"/>
        </w:r>
      </w:hyperlink>
    </w:p>
    <w:p w14:paraId="1AFC255A" w14:textId="222E44B7" w:rsidR="004754F4" w:rsidRDefault="00A34B5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64" w:history="1">
        <w:r w:rsidR="004754F4" w:rsidRPr="00235FAD">
          <w:rPr>
            <w:rStyle w:val="Hyperlink"/>
            <w:noProof/>
          </w:rPr>
          <w:t>CHƯƠNG 1. TỔNG QUAN …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4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2</w:t>
        </w:r>
        <w:r w:rsidR="004754F4">
          <w:rPr>
            <w:noProof/>
            <w:webHidden/>
          </w:rPr>
          <w:fldChar w:fldCharType="end"/>
        </w:r>
      </w:hyperlink>
    </w:p>
    <w:p w14:paraId="5631ADD5" w14:textId="3026115C" w:rsidR="004754F4" w:rsidRDefault="00A34B5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65" w:history="1">
        <w:r w:rsidR="004754F4" w:rsidRPr="00235FAD">
          <w:rPr>
            <w:rStyle w:val="Hyperlink"/>
            <w:noProof/>
          </w:rPr>
          <w:t>1.1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1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5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2</w:t>
        </w:r>
        <w:r w:rsidR="004754F4">
          <w:rPr>
            <w:noProof/>
            <w:webHidden/>
          </w:rPr>
          <w:fldChar w:fldCharType="end"/>
        </w:r>
      </w:hyperlink>
    </w:p>
    <w:p w14:paraId="4AE6B0CD" w14:textId="7CF66B9A" w:rsidR="004754F4" w:rsidRDefault="00A34B5F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66" w:history="1">
        <w:r w:rsidR="004754F4" w:rsidRPr="00235FAD">
          <w:rPr>
            <w:rStyle w:val="Hyperlink"/>
            <w:noProof/>
          </w:rPr>
          <w:t>1.1.1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1.1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6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2</w:t>
        </w:r>
        <w:r w:rsidR="004754F4">
          <w:rPr>
            <w:noProof/>
            <w:webHidden/>
          </w:rPr>
          <w:fldChar w:fldCharType="end"/>
        </w:r>
      </w:hyperlink>
    </w:p>
    <w:p w14:paraId="0F197BF2" w14:textId="02C75197" w:rsidR="004754F4" w:rsidRDefault="00A34B5F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67" w:history="1">
        <w:r w:rsidR="004754F4" w:rsidRPr="00235FAD">
          <w:rPr>
            <w:rStyle w:val="Hyperlink"/>
            <w:noProof/>
          </w:rPr>
          <w:t>1.1.2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1.1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7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2</w:t>
        </w:r>
        <w:r w:rsidR="004754F4">
          <w:rPr>
            <w:noProof/>
            <w:webHidden/>
          </w:rPr>
          <w:fldChar w:fldCharType="end"/>
        </w:r>
      </w:hyperlink>
    </w:p>
    <w:p w14:paraId="5FB4B3BA" w14:textId="5934FEAE" w:rsidR="004754F4" w:rsidRDefault="00A34B5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68" w:history="1">
        <w:r w:rsidR="004754F4" w:rsidRPr="00235FAD">
          <w:rPr>
            <w:rStyle w:val="Hyperlink"/>
            <w:noProof/>
          </w:rPr>
          <w:t>1.2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1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8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2</w:t>
        </w:r>
        <w:r w:rsidR="004754F4">
          <w:rPr>
            <w:noProof/>
            <w:webHidden/>
          </w:rPr>
          <w:fldChar w:fldCharType="end"/>
        </w:r>
      </w:hyperlink>
    </w:p>
    <w:p w14:paraId="325FC4FB" w14:textId="43BE90D4" w:rsidR="004754F4" w:rsidRDefault="00A34B5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69" w:history="1">
        <w:r w:rsidR="004754F4" w:rsidRPr="00235FAD">
          <w:rPr>
            <w:rStyle w:val="Hyperlink"/>
            <w:noProof/>
          </w:rPr>
          <w:t>CHƯƠNG 2. LÝ THUYẾT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9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3</w:t>
        </w:r>
        <w:r w:rsidR="004754F4">
          <w:rPr>
            <w:noProof/>
            <w:webHidden/>
          </w:rPr>
          <w:fldChar w:fldCharType="end"/>
        </w:r>
      </w:hyperlink>
    </w:p>
    <w:p w14:paraId="1F14A5EE" w14:textId="5D26CF16" w:rsidR="004754F4" w:rsidRDefault="00A34B5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70" w:history="1">
        <w:r w:rsidR="004754F4" w:rsidRPr="00235FAD">
          <w:rPr>
            <w:rStyle w:val="Hyperlink"/>
            <w:noProof/>
          </w:rPr>
          <w:t>2.1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2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0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3</w:t>
        </w:r>
        <w:r w:rsidR="004754F4">
          <w:rPr>
            <w:noProof/>
            <w:webHidden/>
          </w:rPr>
          <w:fldChar w:fldCharType="end"/>
        </w:r>
      </w:hyperlink>
    </w:p>
    <w:p w14:paraId="762E5FA5" w14:textId="48F31B65" w:rsidR="004754F4" w:rsidRDefault="00A34B5F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71" w:history="1">
        <w:r w:rsidR="004754F4" w:rsidRPr="00235FAD">
          <w:rPr>
            <w:rStyle w:val="Hyperlink"/>
            <w:noProof/>
          </w:rPr>
          <w:t>2.1.1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2.1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1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3</w:t>
        </w:r>
        <w:r w:rsidR="004754F4">
          <w:rPr>
            <w:noProof/>
            <w:webHidden/>
          </w:rPr>
          <w:fldChar w:fldCharType="end"/>
        </w:r>
      </w:hyperlink>
    </w:p>
    <w:p w14:paraId="6C182204" w14:textId="110C5421" w:rsidR="004754F4" w:rsidRDefault="00A34B5F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72" w:history="1">
        <w:r w:rsidR="004754F4" w:rsidRPr="00235FAD">
          <w:rPr>
            <w:rStyle w:val="Hyperlink"/>
            <w:noProof/>
          </w:rPr>
          <w:t>2.1.2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2.1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2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3</w:t>
        </w:r>
        <w:r w:rsidR="004754F4">
          <w:rPr>
            <w:noProof/>
            <w:webHidden/>
          </w:rPr>
          <w:fldChar w:fldCharType="end"/>
        </w:r>
      </w:hyperlink>
    </w:p>
    <w:p w14:paraId="74DDF500" w14:textId="14256493" w:rsidR="004754F4" w:rsidRDefault="00A34B5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73" w:history="1">
        <w:r w:rsidR="004754F4" w:rsidRPr="00235FAD">
          <w:rPr>
            <w:rStyle w:val="Hyperlink"/>
            <w:noProof/>
          </w:rPr>
          <w:t>2.2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2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3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3</w:t>
        </w:r>
        <w:r w:rsidR="004754F4">
          <w:rPr>
            <w:noProof/>
            <w:webHidden/>
          </w:rPr>
          <w:fldChar w:fldCharType="end"/>
        </w:r>
      </w:hyperlink>
    </w:p>
    <w:p w14:paraId="020D0374" w14:textId="6C9C9E5C" w:rsidR="004754F4" w:rsidRDefault="00A34B5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74" w:history="1">
        <w:r w:rsidR="004754F4" w:rsidRPr="00235FAD">
          <w:rPr>
            <w:rStyle w:val="Hyperlink"/>
            <w:noProof/>
          </w:rPr>
          <w:t>CHƯƠNG 3. TRIỂN KHAI …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4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4</w:t>
        </w:r>
        <w:r w:rsidR="004754F4">
          <w:rPr>
            <w:noProof/>
            <w:webHidden/>
          </w:rPr>
          <w:fldChar w:fldCharType="end"/>
        </w:r>
      </w:hyperlink>
    </w:p>
    <w:p w14:paraId="484A35C2" w14:textId="1FD800C2" w:rsidR="004754F4" w:rsidRDefault="00A34B5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75" w:history="1">
        <w:r w:rsidR="004754F4" w:rsidRPr="00235FAD">
          <w:rPr>
            <w:rStyle w:val="Hyperlink"/>
            <w:noProof/>
          </w:rPr>
          <w:t>3.1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3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5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4</w:t>
        </w:r>
        <w:r w:rsidR="004754F4">
          <w:rPr>
            <w:noProof/>
            <w:webHidden/>
          </w:rPr>
          <w:fldChar w:fldCharType="end"/>
        </w:r>
      </w:hyperlink>
    </w:p>
    <w:p w14:paraId="61FD2B4B" w14:textId="4E819EBC" w:rsidR="004754F4" w:rsidRDefault="00A34B5F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76" w:history="1">
        <w:r w:rsidR="004754F4" w:rsidRPr="00235FAD">
          <w:rPr>
            <w:rStyle w:val="Hyperlink"/>
            <w:noProof/>
          </w:rPr>
          <w:t>3.1.1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3.1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6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4</w:t>
        </w:r>
        <w:r w:rsidR="004754F4">
          <w:rPr>
            <w:noProof/>
            <w:webHidden/>
          </w:rPr>
          <w:fldChar w:fldCharType="end"/>
        </w:r>
      </w:hyperlink>
    </w:p>
    <w:p w14:paraId="4872C898" w14:textId="54577FF9" w:rsidR="004754F4" w:rsidRDefault="00A34B5F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77" w:history="1">
        <w:r w:rsidR="004754F4" w:rsidRPr="00235FAD">
          <w:rPr>
            <w:rStyle w:val="Hyperlink"/>
            <w:noProof/>
          </w:rPr>
          <w:t>3.1.2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3.1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7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4</w:t>
        </w:r>
        <w:r w:rsidR="004754F4">
          <w:rPr>
            <w:noProof/>
            <w:webHidden/>
          </w:rPr>
          <w:fldChar w:fldCharType="end"/>
        </w:r>
      </w:hyperlink>
    </w:p>
    <w:p w14:paraId="76863BB8" w14:textId="6A598F22" w:rsidR="004754F4" w:rsidRDefault="00A34B5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78" w:history="1">
        <w:r w:rsidR="004754F4" w:rsidRPr="00235FAD">
          <w:rPr>
            <w:rStyle w:val="Hyperlink"/>
            <w:noProof/>
          </w:rPr>
          <w:t>3.2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3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8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4</w:t>
        </w:r>
        <w:r w:rsidR="004754F4">
          <w:rPr>
            <w:noProof/>
            <w:webHidden/>
          </w:rPr>
          <w:fldChar w:fldCharType="end"/>
        </w:r>
      </w:hyperlink>
    </w:p>
    <w:p w14:paraId="16ADED25" w14:textId="484A7C82" w:rsidR="004754F4" w:rsidRDefault="00A34B5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79" w:history="1">
        <w:r w:rsidR="004754F4" w:rsidRPr="00235FAD">
          <w:rPr>
            <w:rStyle w:val="Hyperlink"/>
            <w:noProof/>
          </w:rPr>
          <w:t>CHƯƠNG 4. KẾT QUẢ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9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5</w:t>
        </w:r>
        <w:r w:rsidR="004754F4">
          <w:rPr>
            <w:noProof/>
            <w:webHidden/>
          </w:rPr>
          <w:fldChar w:fldCharType="end"/>
        </w:r>
      </w:hyperlink>
    </w:p>
    <w:p w14:paraId="296F5C1D" w14:textId="09D247DF" w:rsidR="004754F4" w:rsidRDefault="00A34B5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80" w:history="1">
        <w:r w:rsidR="004754F4" w:rsidRPr="00235FAD">
          <w:rPr>
            <w:rStyle w:val="Hyperlink"/>
            <w:noProof/>
          </w:rPr>
          <w:t>4.1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4.1…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80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5</w:t>
        </w:r>
        <w:r w:rsidR="004754F4">
          <w:rPr>
            <w:noProof/>
            <w:webHidden/>
          </w:rPr>
          <w:fldChar w:fldCharType="end"/>
        </w:r>
      </w:hyperlink>
    </w:p>
    <w:p w14:paraId="302D9CCD" w14:textId="10737593" w:rsidR="004754F4" w:rsidRDefault="00A34B5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81" w:history="1">
        <w:r w:rsidR="004754F4" w:rsidRPr="00235FAD">
          <w:rPr>
            <w:rStyle w:val="Hyperlink"/>
            <w:noProof/>
          </w:rPr>
          <w:t>4.2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4.2…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81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5</w:t>
        </w:r>
        <w:r w:rsidR="004754F4">
          <w:rPr>
            <w:noProof/>
            <w:webHidden/>
          </w:rPr>
          <w:fldChar w:fldCharType="end"/>
        </w:r>
      </w:hyperlink>
    </w:p>
    <w:p w14:paraId="60E53D43" w14:textId="0E6CE1C4" w:rsidR="004754F4" w:rsidRDefault="00A34B5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82" w:history="1">
        <w:r w:rsidR="004754F4" w:rsidRPr="00235FAD">
          <w:rPr>
            <w:rStyle w:val="Hyperlink"/>
            <w:noProof/>
          </w:rPr>
          <w:t>KẾT LUẬN VÀ HƯỚNG PHÁT TRIỂN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82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6</w:t>
        </w:r>
        <w:r w:rsidR="004754F4">
          <w:rPr>
            <w:noProof/>
            <w:webHidden/>
          </w:rPr>
          <w:fldChar w:fldCharType="end"/>
        </w:r>
      </w:hyperlink>
    </w:p>
    <w:p w14:paraId="556C168B" w14:textId="733EF976" w:rsidR="004754F4" w:rsidRDefault="00A34B5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83" w:history="1">
        <w:r w:rsidR="004754F4" w:rsidRPr="00235FAD">
          <w:rPr>
            <w:rStyle w:val="Hyperlink"/>
            <w:noProof/>
          </w:rPr>
          <w:t>TÀI LIỆU THAM KHẢO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83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4754F4">
          <w:rPr>
            <w:noProof/>
            <w:webHidden/>
          </w:rPr>
          <w:t>7</w:t>
        </w:r>
        <w:r w:rsidR="004754F4">
          <w:rPr>
            <w:noProof/>
            <w:webHidden/>
          </w:rPr>
          <w:fldChar w:fldCharType="end"/>
        </w:r>
      </w:hyperlink>
    </w:p>
    <w:p w14:paraId="1E5F2D85" w14:textId="7B3511ED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10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bookmarkStart w:id="11" w:name="_Toc74235360"/>
      <w:r w:rsidRPr="00032372">
        <w:lastRenderedPageBreak/>
        <w:t>DANH MỤC HÌNH ẢNH</w:t>
      </w:r>
      <w:bookmarkEnd w:id="10"/>
      <w:bookmarkEnd w:id="11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A34B5F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2" w:name="_Toc342760182"/>
      <w:bookmarkStart w:id="13" w:name="_Toc74235361"/>
      <w:r w:rsidRPr="00701F40">
        <w:lastRenderedPageBreak/>
        <w:t>DANH MỤC BẢNG BIỂU</w:t>
      </w:r>
      <w:bookmarkEnd w:id="12"/>
      <w:bookmarkEnd w:id="13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4" w:name="_Toc342760183"/>
      <w:bookmarkStart w:id="15" w:name="_Toc74235362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4"/>
      <w:bookmarkEnd w:id="15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6" w:name="OLE_LINK5"/>
      <w:bookmarkStart w:id="17" w:name="OLE_LINK6"/>
      <w:bookmarkStart w:id="18" w:name="_Hlk71471991"/>
      <w:bookmarkStart w:id="19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6"/>
    <w:bookmarkEnd w:id="17"/>
    <w:bookmarkEnd w:id="18"/>
    <w:bookmarkEnd w:id="19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20" w:name="_Toc339315370"/>
      <w:bookmarkStart w:id="21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F82A9D9" w:rsidR="00055968" w:rsidRPr="00701F40" w:rsidRDefault="00055968" w:rsidP="00122D9F">
      <w:pPr>
        <w:pStyle w:val="Heading1"/>
        <w:numPr>
          <w:ilvl w:val="0"/>
          <w:numId w:val="0"/>
        </w:numPr>
        <w:rPr>
          <w:szCs w:val="28"/>
          <w:lang w:val="de-DE"/>
        </w:rPr>
      </w:pPr>
      <w:bookmarkStart w:id="22" w:name="_Toc339315372"/>
      <w:bookmarkStart w:id="23" w:name="_Toc342760186"/>
      <w:bookmarkStart w:id="24" w:name="_Toc74235363"/>
      <w:bookmarkEnd w:id="20"/>
      <w:bookmarkEnd w:id="21"/>
      <w:r w:rsidRPr="00701F40">
        <w:rPr>
          <w:lang w:val="de-DE"/>
        </w:rPr>
        <w:lastRenderedPageBreak/>
        <w:t>LỜI MỞ ĐẦU</w:t>
      </w:r>
      <w:bookmarkEnd w:id="22"/>
      <w:bookmarkEnd w:id="23"/>
      <w:bookmarkEnd w:id="24"/>
    </w:p>
    <w:p w14:paraId="3C624DAC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nghiên cứu của đề tài</w:t>
      </w:r>
    </w:p>
    <w:p w14:paraId="224A84F2" w14:textId="5DF77CE7" w:rsidR="00F84111" w:rsidRDefault="00B5666E" w:rsidP="00F84111">
      <w:pPr>
        <w:pStyle w:val="Nomal-"/>
      </w:pPr>
      <w:r>
        <w:t>Đ</w:t>
      </w:r>
      <w:r w:rsidR="00671A40">
        <w:t>ề</w:t>
      </w:r>
      <w:r>
        <w:t xml:space="preserve"> tài này nghiên cứu </w:t>
      </w:r>
      <w:r w:rsidR="00F84111">
        <w:t>…</w:t>
      </w:r>
    </w:p>
    <w:p w14:paraId="1FDAFA01" w14:textId="484694BD" w:rsidR="00B5666E" w:rsidRDefault="00B5666E" w:rsidP="00B5666E">
      <w:pPr>
        <w:pStyle w:val="Nomal-"/>
      </w:pP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6CD46C6F" w:rsidR="000D07ED" w:rsidRPr="00701F40" w:rsidRDefault="00546300" w:rsidP="006A579F">
      <w:pPr>
        <w:pStyle w:val="Nomal-"/>
        <w:ind w:left="714" w:hanging="357"/>
        <w:rPr>
          <w:lang w:val="de-DE"/>
        </w:rPr>
      </w:pPr>
      <w:r w:rsidRPr="00701F40">
        <w:t>Nghiên</w:t>
      </w:r>
      <w:r w:rsidRPr="00701F40">
        <w:rPr>
          <w:lang w:val="de-DE"/>
        </w:rPr>
        <w:t xml:space="preserve"> cứu </w:t>
      </w:r>
      <w:r w:rsidR="00F84111">
        <w:rPr>
          <w:lang w:val="de-DE"/>
        </w:rPr>
        <w:t>...</w:t>
      </w:r>
    </w:p>
    <w:p w14:paraId="41C7C44B" w14:textId="7C6CECF1" w:rsidR="003E0333" w:rsidRPr="00701F40" w:rsidRDefault="00F84111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...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383B719E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5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phần mở đầu, </w:t>
      </w:r>
      <w:r w:rsidR="00F84111" w:rsidRPr="00F84111">
        <w:rPr>
          <w:rFonts w:eastAsiaTheme="minorHAnsi"/>
          <w:highlight w:val="yellow"/>
          <w:lang w:val="de-DE"/>
        </w:rPr>
        <w:t>x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5"/>
      <w:r w:rsidR="00164900">
        <w:rPr>
          <w:rFonts w:eastAsiaTheme="minorHAnsi"/>
          <w:lang w:val="de-DE"/>
        </w:rPr>
        <w:t>...</w:t>
      </w:r>
    </w:p>
    <w:p w14:paraId="1F6A7477" w14:textId="4C1580AC" w:rsidR="00B00B9A" w:rsidRPr="00B00B9A" w:rsidRDefault="00B00B9A" w:rsidP="00A618DD">
      <w:pPr>
        <w:pStyle w:val="Nomal-"/>
        <w:ind w:left="714" w:hanging="357"/>
        <w:rPr>
          <w:lang w:val="de-DE"/>
        </w:rPr>
      </w:pPr>
      <w:r>
        <w:rPr>
          <w:lang w:val="de-DE"/>
        </w:rPr>
        <w:t>Mở đầu</w:t>
      </w:r>
    </w:p>
    <w:p w14:paraId="50C0E91B" w14:textId="27C7694D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</w:p>
    <w:p w14:paraId="13BB8AA7" w14:textId="2EC39F8D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</w:p>
    <w:p w14:paraId="1CC2D3FB" w14:textId="685B1D96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</w:p>
    <w:p w14:paraId="794AF735" w14:textId="3AAC4A8A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</w:p>
    <w:p w14:paraId="4BFAA0D8" w14:textId="7E319C3B" w:rsidR="00153BDA" w:rsidRDefault="006D201A" w:rsidP="003F61CE">
      <w:pPr>
        <w:pStyle w:val="Nomal-"/>
      </w:pPr>
      <w:r w:rsidRPr="007C38C6">
        <w:t>Kết luận và hướng phát triển</w:t>
      </w:r>
      <w:r w:rsidR="00153BDA">
        <w:br w:type="page"/>
      </w:r>
    </w:p>
    <w:p w14:paraId="68F94A38" w14:textId="3206C662" w:rsidR="00153BDA" w:rsidRDefault="00153BDA" w:rsidP="00122D9F">
      <w:pPr>
        <w:pStyle w:val="Heading1"/>
      </w:pPr>
      <w:bookmarkStart w:id="26" w:name="_Toc74235364"/>
      <w:bookmarkStart w:id="27" w:name="_Toc428093756"/>
      <w:r w:rsidRPr="00153BDA">
        <w:lastRenderedPageBreak/>
        <w:t xml:space="preserve">TỔNG QUAN </w:t>
      </w:r>
      <w:r w:rsidR="00F84111">
        <w:t>…</w:t>
      </w:r>
      <w:bookmarkEnd w:id="26"/>
    </w:p>
    <w:p w14:paraId="3EA138AF" w14:textId="1A7234D5" w:rsidR="00153BDA" w:rsidRDefault="00F84111" w:rsidP="00122D9F">
      <w:pPr>
        <w:pStyle w:val="Heading2"/>
      </w:pPr>
      <w:bookmarkStart w:id="28" w:name="_Toc74235365"/>
      <w:bookmarkEnd w:id="27"/>
      <w:r>
        <w:t>Mục 1.1</w:t>
      </w:r>
      <w:bookmarkEnd w:id="28"/>
    </w:p>
    <w:p w14:paraId="4A087275" w14:textId="0791413A" w:rsidR="00356589" w:rsidRDefault="00F84111" w:rsidP="00356589">
      <w:pPr>
        <w:pStyle w:val="Heading3"/>
      </w:pPr>
      <w:bookmarkStart w:id="29" w:name="_Toc74235366"/>
      <w:r>
        <w:t>Mục 1.1.1</w:t>
      </w:r>
      <w:bookmarkEnd w:id="29"/>
      <w:r>
        <w:t xml:space="preserve"> </w:t>
      </w:r>
    </w:p>
    <w:p w14:paraId="411BC706" w14:textId="742C4A7F" w:rsidR="009F5163" w:rsidRDefault="00F84111" w:rsidP="00FF6E56">
      <w:r>
        <w:t>Ngôn ngữ lập trình …</w:t>
      </w:r>
      <w:r w:rsidR="00294219">
        <w:t xml:space="preserve"> </w:t>
      </w:r>
      <w:r w:rsidR="00266D4F">
        <w:fldChar w:fldCharType="begin"/>
      </w:r>
      <w:r w:rsidR="00E96F6B"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>
        <w:fldChar w:fldCharType="separate"/>
      </w:r>
      <w:r w:rsidR="00E96F6B">
        <w:rPr>
          <w:noProof/>
        </w:rPr>
        <w:t>[1]</w:t>
      </w:r>
      <w:r w:rsidR="00266D4F">
        <w:fldChar w:fldCharType="end"/>
      </w:r>
      <w:r w:rsidR="009F5163">
        <w:t>.</w:t>
      </w:r>
    </w:p>
    <w:p w14:paraId="4C6D2DC2" w14:textId="42AC6965" w:rsidR="005A786E" w:rsidRDefault="00F84111" w:rsidP="005A786E">
      <w:pPr>
        <w:spacing w:after="120"/>
        <w:ind w:firstLine="0"/>
        <w:jc w:val="center"/>
      </w:pPr>
      <w:r>
        <w:rPr>
          <w:noProof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Default="005A786E" w:rsidP="005A786E">
      <w:pPr>
        <w:pStyle w:val="Caption"/>
      </w:pPr>
      <w:bookmarkStart w:id="30" w:name="_Ref74234692"/>
      <w:bookmarkStart w:id="31" w:name="_Toc74235469"/>
      <w:r>
        <w:t xml:space="preserve">Hình </w:t>
      </w:r>
      <w:r w:rsidR="00A34B5F">
        <w:fldChar w:fldCharType="begin"/>
      </w:r>
      <w:r w:rsidR="00A34B5F">
        <w:instrText xml:space="preserve"> STYLEREF 1 \s </w:instrText>
      </w:r>
      <w:r w:rsidR="00A34B5F">
        <w:fldChar w:fldCharType="separate"/>
      </w:r>
      <w:r w:rsidR="004754F4">
        <w:rPr>
          <w:noProof/>
        </w:rPr>
        <w:t>1</w:t>
      </w:r>
      <w:r w:rsidR="00A34B5F">
        <w:rPr>
          <w:noProof/>
        </w:rPr>
        <w:fldChar w:fldCharType="end"/>
      </w:r>
      <w:r>
        <w:t>.</w:t>
      </w:r>
      <w:r w:rsidR="00A34B5F">
        <w:fldChar w:fldCharType="begin"/>
      </w:r>
      <w:r w:rsidR="00A34B5F">
        <w:instrText xml:space="preserve"> SEQ Hình \* ARABIC \s 1 </w:instrText>
      </w:r>
      <w:r w:rsidR="00A34B5F">
        <w:fldChar w:fldCharType="separate"/>
      </w:r>
      <w:r w:rsidR="004754F4">
        <w:rPr>
          <w:noProof/>
        </w:rPr>
        <w:t>1</w:t>
      </w:r>
      <w:r w:rsidR="00A34B5F">
        <w:rPr>
          <w:noProof/>
        </w:rPr>
        <w:fldChar w:fldCharType="end"/>
      </w:r>
      <w:bookmarkEnd w:id="30"/>
      <w:r>
        <w:t xml:space="preserve"> </w:t>
      </w:r>
      <w:r w:rsidR="00156148">
        <w:t>Ngôn ngữ lập trình Python</w:t>
      </w:r>
      <w:bookmarkEnd w:id="31"/>
      <w:r w:rsidR="00156148">
        <w:t xml:space="preserve"> </w:t>
      </w:r>
    </w:p>
    <w:p w14:paraId="61AF06D2" w14:textId="2855A7C1" w:rsidR="00156148" w:rsidRDefault="00156148" w:rsidP="00156148">
      <w:r>
        <w:t>Ngôn ngữ lập trình Python (</w:t>
      </w:r>
      <w:r>
        <w:fldChar w:fldCharType="begin"/>
      </w:r>
      <w:r>
        <w:instrText xml:space="preserve"> REF _Ref74234692 \h </w:instrText>
      </w:r>
      <w:r>
        <w:fldChar w:fldCharType="separate"/>
      </w:r>
      <w:r w:rsidR="004754F4">
        <w:t xml:space="preserve">Hình </w:t>
      </w:r>
      <w:r w:rsidR="004754F4">
        <w:rPr>
          <w:noProof/>
        </w:rPr>
        <w:t>1</w:t>
      </w:r>
      <w:r w:rsidR="004754F4">
        <w:t>.</w:t>
      </w:r>
      <w:r w:rsidR="004754F4">
        <w:rPr>
          <w:noProof/>
        </w:rPr>
        <w:t>1</w:t>
      </w:r>
      <w:r>
        <w:fldChar w:fldCharType="end"/>
      </w:r>
      <w:r>
        <w:t xml:space="preserve">)là ngôn ngữ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32" w:name="_Toc74235367"/>
      <w:r>
        <w:t>Mục 1.1.2</w:t>
      </w:r>
      <w:bookmarkEnd w:id="32"/>
      <w:r>
        <w:t xml:space="preserve"> </w:t>
      </w:r>
    </w:p>
    <w:p w14:paraId="270E15B3" w14:textId="7E5E9EE8" w:rsidR="00156148" w:rsidRDefault="00156148" w:rsidP="00FF6E56">
      <w:r>
        <w:t xml:space="preserve">Nội dung…, nếu có trích dẫn </w:t>
      </w:r>
      <w:r w:rsidR="00E96F6B">
        <w:fldChar w:fldCharType="begin"/>
      </w:r>
      <w:r w:rsidR="00E96F6B"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>
        <w:fldChar w:fldCharType="separate"/>
      </w:r>
      <w:r w:rsidR="00E96F6B">
        <w:rPr>
          <w:noProof/>
        </w:rPr>
        <w:t>[2]</w:t>
      </w:r>
      <w:r w:rsidR="00E96F6B">
        <w:fldChar w:fldCharType="end"/>
      </w:r>
      <w:r w:rsidR="00DD6CD8"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1BD5902D" w:rsidR="00153BDA" w:rsidRDefault="00156148" w:rsidP="00122D9F">
      <w:pPr>
        <w:pStyle w:val="Heading2"/>
      </w:pPr>
      <w:bookmarkStart w:id="33" w:name="_Toc74235368"/>
      <w:r>
        <w:t>Mục 1.2</w:t>
      </w:r>
      <w:bookmarkEnd w:id="33"/>
      <w:r>
        <w:t xml:space="preserve"> 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7B4484C1" w:rsidR="00153BDA" w:rsidRDefault="00122D9F" w:rsidP="00122D9F">
      <w:pPr>
        <w:pStyle w:val="Heading1"/>
      </w:pPr>
      <w:bookmarkStart w:id="34" w:name="_Toc74235369"/>
      <w:r w:rsidRPr="00153BDA">
        <w:lastRenderedPageBreak/>
        <w:t>LÝ THUYẾT</w:t>
      </w:r>
      <w:bookmarkEnd w:id="34"/>
      <w:r w:rsidRPr="00153BDA">
        <w:t xml:space="preserve"> </w:t>
      </w:r>
    </w:p>
    <w:p w14:paraId="4FA9625C" w14:textId="08615EFE" w:rsidR="00153BDA" w:rsidRDefault="00156148" w:rsidP="00122D9F">
      <w:pPr>
        <w:pStyle w:val="Heading2"/>
      </w:pPr>
      <w:bookmarkStart w:id="35" w:name="_Toc74235370"/>
      <w:r>
        <w:t>Mục 2.1</w:t>
      </w:r>
      <w:bookmarkEnd w:id="35"/>
      <w:r>
        <w:t xml:space="preserve"> </w:t>
      </w:r>
    </w:p>
    <w:p w14:paraId="302F3A44" w14:textId="4E2FBF9B" w:rsidR="00050A62" w:rsidRDefault="00156148" w:rsidP="00040590">
      <w:r>
        <w:t>Nội dung văn bản…</w:t>
      </w:r>
      <w:r w:rsidR="00FC5A24">
        <w:t>.</w:t>
      </w:r>
    </w:p>
    <w:p w14:paraId="5F063510" w14:textId="6DDE4BF8" w:rsidR="00156148" w:rsidRDefault="00153BDA" w:rsidP="00156148">
      <w:pPr>
        <w:pStyle w:val="Heading3"/>
      </w:pPr>
      <w:bookmarkStart w:id="36" w:name="_Toc74235371"/>
      <w:r w:rsidRPr="00153BDA">
        <w:t>M</w:t>
      </w:r>
      <w:r w:rsidR="00156148">
        <w:t>ục 2.1.1</w:t>
      </w:r>
      <w:bookmarkEnd w:id="36"/>
    </w:p>
    <w:p w14:paraId="0149A0A4" w14:textId="408D075D" w:rsidR="00153BDA" w:rsidRDefault="00156148" w:rsidP="00156148">
      <w:pPr>
        <w:pStyle w:val="Heading3"/>
      </w:pPr>
      <w:bookmarkStart w:id="37" w:name="_Toc74235372"/>
      <w:r>
        <w:t>Mục 2.1.2</w:t>
      </w:r>
      <w:bookmarkEnd w:id="37"/>
    </w:p>
    <w:p w14:paraId="2A5468D2" w14:textId="3A3ED1C1" w:rsidR="00153BDA" w:rsidRDefault="00156148" w:rsidP="00122D9F">
      <w:pPr>
        <w:pStyle w:val="Heading2"/>
      </w:pPr>
      <w:bookmarkStart w:id="38" w:name="_Toc74235373"/>
      <w:r>
        <w:t>Mục 2.2</w:t>
      </w:r>
      <w:bookmarkEnd w:id="38"/>
    </w:p>
    <w:p w14:paraId="6B766FA0" w14:textId="105B4054" w:rsidR="00153BDA" w:rsidRDefault="00153BDA" w:rsidP="00122D9F">
      <w:pPr>
        <w:pStyle w:val="Heading1"/>
      </w:pPr>
      <w:r>
        <w:br w:type="page"/>
      </w:r>
      <w:bookmarkStart w:id="39" w:name="_Toc74235374"/>
      <w:r w:rsidR="00111EC1" w:rsidRPr="00153BDA">
        <w:lastRenderedPageBreak/>
        <w:t xml:space="preserve">TRIỂN KHAI </w:t>
      </w:r>
      <w:r w:rsidR="00156148">
        <w:t>…</w:t>
      </w:r>
      <w:bookmarkEnd w:id="39"/>
    </w:p>
    <w:p w14:paraId="39A53E58" w14:textId="143E90CA" w:rsidR="00153BDA" w:rsidRDefault="00156148" w:rsidP="00122D9F">
      <w:pPr>
        <w:pStyle w:val="Heading2"/>
      </w:pPr>
      <w:bookmarkStart w:id="40" w:name="_Toc74235375"/>
      <w:r>
        <w:t>Mục 3.1</w:t>
      </w:r>
      <w:bookmarkEnd w:id="40"/>
      <w:r>
        <w:t xml:space="preserve"> </w:t>
      </w:r>
    </w:p>
    <w:p w14:paraId="1FE6D15B" w14:textId="77777777" w:rsidR="00156148" w:rsidRDefault="00156148" w:rsidP="00156148">
      <w:pPr>
        <w:pStyle w:val="Heading3"/>
      </w:pPr>
      <w:bookmarkStart w:id="41" w:name="_Toc74235376"/>
      <w:r>
        <w:t>Mục 3.1.1</w:t>
      </w:r>
      <w:bookmarkEnd w:id="41"/>
    </w:p>
    <w:p w14:paraId="74FA5118" w14:textId="43E8E4C7" w:rsidR="00156148" w:rsidRDefault="00156148" w:rsidP="00156148">
      <w:pPr>
        <w:pStyle w:val="Heading3"/>
      </w:pPr>
      <w:bookmarkStart w:id="42" w:name="_Toc74235377"/>
      <w:r>
        <w:t>Mục 3.1.2</w:t>
      </w:r>
      <w:bookmarkEnd w:id="42"/>
      <w:r>
        <w:t xml:space="preserve"> </w:t>
      </w:r>
    </w:p>
    <w:p w14:paraId="634EDBE5" w14:textId="5D2F4159" w:rsidR="00156148" w:rsidRDefault="00156148" w:rsidP="00156148">
      <w:pPr>
        <w:pStyle w:val="Heading2"/>
      </w:pPr>
      <w:bookmarkStart w:id="43" w:name="_Toc74235378"/>
      <w:r>
        <w:t>Mục 3.2</w:t>
      </w:r>
      <w:bookmarkEnd w:id="43"/>
      <w:r>
        <w:t xml:space="preserve"> </w:t>
      </w:r>
      <w:r>
        <w:tab/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4" w:name="_Toc74235379"/>
      <w:r w:rsidRPr="00153BDA">
        <w:lastRenderedPageBreak/>
        <w:t>KẾT QUẢ</w:t>
      </w:r>
      <w:bookmarkEnd w:id="44"/>
      <w:r w:rsidRPr="00153BDA">
        <w:t xml:space="preserve"> </w:t>
      </w:r>
    </w:p>
    <w:p w14:paraId="3E59282F" w14:textId="6FF21663" w:rsidR="00A24F97" w:rsidRDefault="00A24F97" w:rsidP="006B5802">
      <w:pPr>
        <w:pStyle w:val="Heading2"/>
      </w:pPr>
      <w:bookmarkStart w:id="45" w:name="_Toc74235380"/>
      <w:r>
        <w:t>M</w:t>
      </w:r>
      <w:r w:rsidR="00F84111">
        <w:t>ục 4.1…</w:t>
      </w:r>
      <w:bookmarkEnd w:id="45"/>
    </w:p>
    <w:p w14:paraId="1EC3ED44" w14:textId="7A1BB318" w:rsidR="00F84111" w:rsidRDefault="00F84111" w:rsidP="00F84111">
      <w:pPr>
        <w:pStyle w:val="Heading2"/>
      </w:pPr>
      <w:bookmarkStart w:id="46" w:name="_Toc74235381"/>
      <w:r>
        <w:t>Mục 4.2…</w:t>
      </w:r>
      <w:bookmarkEnd w:id="46"/>
    </w:p>
    <w:p w14:paraId="3551D0CC" w14:textId="77777777" w:rsidR="00F84111" w:rsidRPr="00F84111" w:rsidRDefault="00F84111" w:rsidP="00F84111"/>
    <w:p w14:paraId="7D675E60" w14:textId="4EAA798E" w:rsidR="00A24F97" w:rsidRPr="00A24F97" w:rsidRDefault="00F84111" w:rsidP="000B2393">
      <w:r>
        <w:t xml:space="preserve">Kết quả </w:t>
      </w:r>
      <w:r w:rsidR="00143DA1">
        <w:t xml:space="preserve">được xây dựng dựa trên </w:t>
      </w:r>
      <w:r>
        <w:t xml:space="preserve">ngôn ngữ lập trình thể hiện như </w:t>
      </w:r>
      <w:r w:rsidR="000B2393">
        <w:t>(</w:t>
      </w:r>
      <w:r w:rsidR="00156148">
        <w:fldChar w:fldCharType="begin"/>
      </w:r>
      <w:r w:rsidR="00156148">
        <w:instrText xml:space="preserve"> REF _Ref53916001 \h </w:instrText>
      </w:r>
      <w:r w:rsidR="00156148">
        <w:fldChar w:fldCharType="separate"/>
      </w:r>
      <w:r w:rsidR="004754F4">
        <w:t xml:space="preserve">Bảng </w:t>
      </w:r>
      <w:r w:rsidR="004754F4">
        <w:rPr>
          <w:noProof/>
        </w:rPr>
        <w:t>4</w:t>
      </w:r>
      <w:r w:rsidR="004754F4">
        <w:t>.</w:t>
      </w:r>
      <w:r w:rsidR="004754F4">
        <w:rPr>
          <w:noProof/>
        </w:rPr>
        <w:t>1</w:t>
      </w:r>
      <w:r w:rsidR="00156148">
        <w:fldChar w:fldCharType="end"/>
      </w:r>
      <w:r w:rsidR="000B2393">
        <w:t>)</w:t>
      </w:r>
      <w:r w:rsidR="00143DA1">
        <w:t>.</w:t>
      </w:r>
    </w:p>
    <w:p w14:paraId="019C77C6" w14:textId="78F270F0" w:rsidR="00B752DA" w:rsidRPr="008367A0" w:rsidRDefault="00B752DA" w:rsidP="00B752DA">
      <w:pPr>
        <w:pStyle w:val="Caption"/>
        <w:jc w:val="left"/>
      </w:pPr>
      <w:bookmarkStart w:id="47" w:name="_Ref53916001"/>
      <w:bookmarkStart w:id="48" w:name="_Toc74235471"/>
      <w:r>
        <w:t xml:space="preserve">Bảng </w:t>
      </w:r>
      <w:r w:rsidR="00A34B5F">
        <w:fldChar w:fldCharType="begin"/>
      </w:r>
      <w:r w:rsidR="00A34B5F">
        <w:instrText xml:space="preserve"> STYLEREF 1 \s </w:instrText>
      </w:r>
      <w:r w:rsidR="00A34B5F">
        <w:fldChar w:fldCharType="separate"/>
      </w:r>
      <w:r w:rsidR="004754F4">
        <w:rPr>
          <w:noProof/>
        </w:rPr>
        <w:t>4</w:t>
      </w:r>
      <w:r w:rsidR="00A34B5F">
        <w:rPr>
          <w:noProof/>
        </w:rPr>
        <w:fldChar w:fldCharType="end"/>
      </w:r>
      <w:r w:rsidR="008C4685">
        <w:t>.</w:t>
      </w:r>
      <w:r w:rsidR="00A34B5F">
        <w:fldChar w:fldCharType="begin"/>
      </w:r>
      <w:r w:rsidR="00A34B5F">
        <w:instrText xml:space="preserve"> SEQ Bảng \* ARABIC \s 1 </w:instrText>
      </w:r>
      <w:r w:rsidR="00A34B5F">
        <w:fldChar w:fldCharType="separate"/>
      </w:r>
      <w:r w:rsidR="004754F4">
        <w:rPr>
          <w:noProof/>
        </w:rPr>
        <w:t>1</w:t>
      </w:r>
      <w:r w:rsidR="00A34B5F">
        <w:rPr>
          <w:noProof/>
        </w:rPr>
        <w:fldChar w:fldCharType="end"/>
      </w:r>
      <w:bookmarkEnd w:id="47"/>
      <w:r>
        <w:t xml:space="preserve"> Kiến trúc</w:t>
      </w:r>
      <w:bookmarkEnd w:id="48"/>
      <w:r>
        <w:t xml:space="preserve"> </w:t>
      </w:r>
    </w:p>
    <w:tbl>
      <w:tblPr>
        <w:tblStyle w:val="PlainTable21"/>
        <w:tblW w:w="8306" w:type="dxa"/>
        <w:tblInd w:w="0" w:type="dxa"/>
        <w:tblBorders>
          <w:top w:val="none" w:sz="0" w:space="0" w:color="auto"/>
          <w:bottom w:val="none" w:sz="0" w:space="0" w:color="auto"/>
        </w:tblBorders>
        <w:tblLook w:val="0620" w:firstRow="1" w:lastRow="0" w:firstColumn="0" w:lastColumn="0" w:noHBand="1" w:noVBand="1"/>
      </w:tblPr>
      <w:tblGrid>
        <w:gridCol w:w="3397"/>
        <w:gridCol w:w="2552"/>
        <w:gridCol w:w="2357"/>
      </w:tblGrid>
      <w:tr w:rsidR="00B752DA" w:rsidRPr="00B12A46" w14:paraId="7F5CB9FF" w14:textId="77777777" w:rsidTr="005A14C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0"/>
        </w:trPr>
        <w:tc>
          <w:tcPr>
            <w:tcW w:w="33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AB93CF" w14:textId="77777777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center"/>
              <w:rPr>
                <w:rFonts w:ascii="Times New Roman" w:eastAsia="DengXian" w:hAnsi="Times New Roman" w:cs="Times New Roman"/>
              </w:rPr>
            </w:pPr>
            <w:r w:rsidRPr="00B12A46">
              <w:rPr>
                <w:rFonts w:ascii="Times New Roman" w:eastAsia="DengXian" w:hAnsi="Times New Roman" w:cs="Times New Roman"/>
              </w:rPr>
              <w:t>Lớp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5264D6" w14:textId="53400551" w:rsidR="00B752DA" w:rsidRPr="00B12A46" w:rsidRDefault="00F84111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  <w:r>
              <w:rPr>
                <w:rFonts w:ascii="Times New Roman" w:eastAsia="DengXian" w:hAnsi="Times New Roman" w:cs="Times New Roman"/>
              </w:rPr>
              <w:t>Ý nghĩa</w:t>
            </w:r>
          </w:p>
        </w:tc>
        <w:tc>
          <w:tcPr>
            <w:tcW w:w="23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F3359E" w14:textId="625A5BE3" w:rsidR="00B752DA" w:rsidRPr="00B12A46" w:rsidRDefault="00F84111" w:rsidP="005A14C7">
            <w:pPr>
              <w:suppressAutoHyphens/>
              <w:spacing w:before="0" w:line="240" w:lineRule="auto"/>
              <w:ind w:firstLine="0"/>
              <w:jc w:val="right"/>
              <w:rPr>
                <w:rFonts w:ascii="Times New Roman" w:eastAsia="DengXian" w:hAnsi="Times New Roman" w:cs="Times New Roman"/>
              </w:rPr>
            </w:pPr>
            <w:r>
              <w:rPr>
                <w:rFonts w:ascii="Times New Roman" w:eastAsia="DengXian" w:hAnsi="Times New Roman" w:cs="Times New Roman"/>
              </w:rPr>
              <w:t xml:space="preserve">Tham số </w:t>
            </w:r>
          </w:p>
        </w:tc>
      </w:tr>
      <w:tr w:rsidR="00B752DA" w:rsidRPr="00B12A46" w14:paraId="62647B63" w14:textId="77777777" w:rsidTr="003403E0">
        <w:trPr>
          <w:trHeight w:val="567"/>
        </w:trPr>
        <w:tc>
          <w:tcPr>
            <w:tcW w:w="3397" w:type="dxa"/>
            <w:tcBorders>
              <w:top w:val="single" w:sz="4" w:space="0" w:color="auto"/>
            </w:tcBorders>
            <w:vAlign w:val="center"/>
          </w:tcPr>
          <w:p w14:paraId="23587668" w14:textId="32E78FC6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2552" w:type="dxa"/>
            <w:tcBorders>
              <w:top w:val="single" w:sz="4" w:space="0" w:color="auto"/>
            </w:tcBorders>
            <w:vAlign w:val="center"/>
          </w:tcPr>
          <w:p w14:paraId="13C3368C" w14:textId="48104302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2357" w:type="dxa"/>
            <w:tcBorders>
              <w:top w:val="single" w:sz="4" w:space="0" w:color="auto"/>
            </w:tcBorders>
            <w:vAlign w:val="center"/>
          </w:tcPr>
          <w:p w14:paraId="43104644" w14:textId="3F840DC0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right"/>
              <w:rPr>
                <w:rFonts w:ascii="Times New Roman" w:eastAsia="DengXian" w:hAnsi="Times New Roman" w:cs="Times New Roman"/>
              </w:rPr>
            </w:pPr>
          </w:p>
        </w:tc>
      </w:tr>
      <w:tr w:rsidR="00B752DA" w:rsidRPr="00B12A46" w14:paraId="3B9A9D33" w14:textId="77777777" w:rsidTr="003403E0">
        <w:trPr>
          <w:trHeight w:val="567"/>
        </w:trPr>
        <w:tc>
          <w:tcPr>
            <w:tcW w:w="3397" w:type="dxa"/>
            <w:vAlign w:val="center"/>
          </w:tcPr>
          <w:p w14:paraId="43DE7941" w14:textId="1ABF18B5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2552" w:type="dxa"/>
            <w:vAlign w:val="center"/>
          </w:tcPr>
          <w:p w14:paraId="48DE88DB" w14:textId="664FB427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2357" w:type="dxa"/>
            <w:vAlign w:val="center"/>
          </w:tcPr>
          <w:p w14:paraId="1C351606" w14:textId="788375EB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right"/>
              <w:rPr>
                <w:rFonts w:ascii="Times New Roman" w:eastAsia="DengXian" w:hAnsi="Times New Roman" w:cs="Times New Roman"/>
              </w:rPr>
            </w:pPr>
          </w:p>
        </w:tc>
      </w:tr>
      <w:tr w:rsidR="00B752DA" w:rsidRPr="00B12A46" w14:paraId="4980C8B5" w14:textId="77777777" w:rsidTr="003403E0">
        <w:trPr>
          <w:trHeight w:val="567"/>
        </w:trPr>
        <w:tc>
          <w:tcPr>
            <w:tcW w:w="8306" w:type="dxa"/>
            <w:gridSpan w:val="3"/>
            <w:tcBorders>
              <w:bottom w:val="single" w:sz="4" w:space="0" w:color="auto"/>
            </w:tcBorders>
            <w:vAlign w:val="center"/>
          </w:tcPr>
          <w:p w14:paraId="0E6811D5" w14:textId="302397BE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</w:p>
        </w:tc>
      </w:tr>
    </w:tbl>
    <w:p w14:paraId="6CA0A7A9" w14:textId="617C8CED" w:rsidR="00CF45DC" w:rsidRDefault="00CF45DC" w:rsidP="00CF45DC"/>
    <w:p w14:paraId="6A4CEB6A" w14:textId="7152C5DF" w:rsidR="00CF45DC" w:rsidRDefault="00CF45DC" w:rsidP="00CF45DC">
      <w:pPr>
        <w:pStyle w:val="Caption"/>
      </w:pPr>
      <w:bookmarkStart w:id="49" w:name="_Ref53916295"/>
      <w:bookmarkStart w:id="50" w:name="_Toc74235470"/>
      <w:r>
        <w:t xml:space="preserve">Hình </w:t>
      </w:r>
      <w:r w:rsidR="00A34B5F">
        <w:fldChar w:fldCharType="begin"/>
      </w:r>
      <w:r w:rsidR="00A34B5F">
        <w:instrText xml:space="preserve"> STYLEREF 1 \s </w:instrText>
      </w:r>
      <w:r w:rsidR="00A34B5F">
        <w:fldChar w:fldCharType="separate"/>
      </w:r>
      <w:r w:rsidR="004754F4">
        <w:rPr>
          <w:noProof/>
        </w:rPr>
        <w:t>4</w:t>
      </w:r>
      <w:r w:rsidR="00A34B5F">
        <w:rPr>
          <w:noProof/>
        </w:rPr>
        <w:fldChar w:fldCharType="end"/>
      </w:r>
      <w:r w:rsidR="003B454E">
        <w:t>.</w:t>
      </w:r>
      <w:r w:rsidR="00A34B5F">
        <w:fldChar w:fldCharType="begin"/>
      </w:r>
      <w:r w:rsidR="00A34B5F">
        <w:instrText xml:space="preserve"> SEQ Hình \* ARABIC \s 1 </w:instrText>
      </w:r>
      <w:r w:rsidR="00A34B5F">
        <w:fldChar w:fldCharType="separate"/>
      </w:r>
      <w:r w:rsidR="004754F4">
        <w:rPr>
          <w:noProof/>
        </w:rPr>
        <w:t>1</w:t>
      </w:r>
      <w:r w:rsidR="00A34B5F">
        <w:rPr>
          <w:noProof/>
        </w:rPr>
        <w:fldChar w:fldCharType="end"/>
      </w:r>
      <w:bookmarkEnd w:id="49"/>
      <w:r>
        <w:t xml:space="preserve"> </w:t>
      </w:r>
      <w:r w:rsidR="00AE2FDD">
        <w:t>Kiến trúc</w:t>
      </w:r>
      <w:r>
        <w:t xml:space="preserve"> của mô hình RNN</w:t>
      </w:r>
      <w:bookmarkEnd w:id="50"/>
    </w:p>
    <w:p w14:paraId="11CD5A37" w14:textId="0237555D" w:rsidR="00231BD1" w:rsidRDefault="00231BD1" w:rsidP="005E4AAF">
      <w:bookmarkStart w:id="51" w:name="_Toc342760222"/>
      <w:bookmarkEnd w:id="2"/>
      <w:bookmarkEnd w:id="3"/>
      <w:bookmarkEnd w:id="4"/>
      <w:bookmarkEnd w:id="5"/>
      <w:r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52" w:name="_Toc74235382"/>
      <w:r w:rsidRPr="00A12AF6">
        <w:lastRenderedPageBreak/>
        <w:t>KẾT LUẬN VÀ HƯỚNG PHÁT TRIỂN</w:t>
      </w:r>
      <w:bookmarkEnd w:id="52"/>
    </w:p>
    <w:p w14:paraId="4E2C522A" w14:textId="77777777" w:rsidR="00156148" w:rsidRDefault="001012B2" w:rsidP="00CB4E66">
      <w:bookmarkStart w:id="53" w:name="OLE_LINK15"/>
      <w:bookmarkStart w:id="54" w:name="OLE_LINK16"/>
      <w:r>
        <w:t xml:space="preserve">Đề tài đã thực hiện được </w:t>
      </w:r>
      <w:r w:rsidR="00156148">
        <w:t>…</w:t>
      </w:r>
    </w:p>
    <w:bookmarkEnd w:id="53"/>
    <w:bookmarkEnd w:id="54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55" w:name="_Toc74235383"/>
      <w:r w:rsidRPr="00701F40">
        <w:lastRenderedPageBreak/>
        <w:t>TÀI LIỆU THAM KHẢO</w:t>
      </w:r>
      <w:bookmarkEnd w:id="51"/>
      <w:bookmarkEnd w:id="55"/>
    </w:p>
    <w:p w14:paraId="2B7EA843" w14:textId="77777777" w:rsidR="00E96F6B" w:rsidRPr="00E96F6B" w:rsidRDefault="00280539" w:rsidP="00E96F6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96F6B" w:rsidRPr="00E96F6B">
        <w:t>1.</w:t>
      </w:r>
      <w:r w:rsidR="00E96F6B" w:rsidRPr="00E96F6B">
        <w:tab/>
        <w:t xml:space="preserve">Phan, D.-V., et al., </w:t>
      </w:r>
      <w:r w:rsidR="00E96F6B" w:rsidRPr="00E96F6B">
        <w:rPr>
          <w:i/>
        </w:rPr>
        <w:t>Liver cancer prediction in a viral hepatitis cohort: A deep learning approach.</w:t>
      </w:r>
      <w:r w:rsidR="00E96F6B" w:rsidRPr="00E96F6B">
        <w:t xml:space="preserve"> International Journal of Cancer, 2020. </w:t>
      </w:r>
      <w:r w:rsidR="00E96F6B" w:rsidRPr="00E96F6B">
        <w:rPr>
          <w:b/>
        </w:rPr>
        <w:t>147</w:t>
      </w:r>
      <w:r w:rsidR="00E96F6B" w:rsidRPr="00E96F6B">
        <w:t>(10): p. 2871-2878.</w:t>
      </w:r>
    </w:p>
    <w:p w14:paraId="1E3062CB" w14:textId="77777777" w:rsidR="00E96F6B" w:rsidRPr="00E96F6B" w:rsidRDefault="00E96F6B" w:rsidP="00E96F6B">
      <w:pPr>
        <w:pStyle w:val="EndNoteBibliography"/>
        <w:ind w:left="720" w:hanging="720"/>
      </w:pPr>
      <w:r w:rsidRPr="00E96F6B">
        <w:t>2.</w:t>
      </w:r>
      <w:r w:rsidRPr="00E96F6B">
        <w:tab/>
        <w:t xml:space="preserve">Phan, D.V., et al., </w:t>
      </w:r>
      <w:r w:rsidRPr="00E96F6B">
        <w:rPr>
          <w:i/>
        </w:rPr>
        <w:t>Deep learning approaches for sleep disorder prediction in an asthma cohort.</w:t>
      </w:r>
      <w:r w:rsidRPr="00E96F6B"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>
        <w:fldChar w:fldCharType="end"/>
      </w:r>
      <w:r w:rsidR="00E43E9F">
        <w:t xml:space="preserve">Tên tác giả, Tên tác giả… </w:t>
      </w:r>
      <w:r w:rsidR="00E43E9F" w:rsidRPr="00E43E9F">
        <w:rPr>
          <w:i/>
        </w:rPr>
        <w:t>Tên công trình</w:t>
      </w:r>
      <w:r w:rsidR="00E43E9F">
        <w:t>. Nơi xuất bản, năm, trang</w:t>
      </w:r>
    </w:p>
    <w:p w14:paraId="3417731D" w14:textId="10BF8793" w:rsidR="00E43E9F" w:rsidRPr="00E43E9F" w:rsidRDefault="00E43E9F" w:rsidP="00E43E9F">
      <w:pPr>
        <w:pStyle w:val="Heading1"/>
        <w:numPr>
          <w:ilvl w:val="0"/>
          <w:numId w:val="0"/>
        </w:numPr>
      </w:pPr>
      <w:r w:rsidRPr="00E43E9F">
        <w:t>PHỤ LỤC</w:t>
      </w:r>
      <w:r>
        <w:t xml:space="preserve"> (nếu có)</w:t>
      </w:r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5F300DA" w14:textId="77777777" w:rsidR="00A34B5F" w:rsidRDefault="00A34B5F" w:rsidP="00352F46">
      <w:r>
        <w:separator/>
      </w:r>
    </w:p>
    <w:p w14:paraId="767476CC" w14:textId="77777777" w:rsidR="00A34B5F" w:rsidRDefault="00A34B5F" w:rsidP="00352F46"/>
    <w:p w14:paraId="6CFE5483" w14:textId="77777777" w:rsidR="00A34B5F" w:rsidRDefault="00A34B5F" w:rsidP="00C50F39"/>
    <w:p w14:paraId="73FD0EB6" w14:textId="77777777" w:rsidR="00A34B5F" w:rsidRDefault="00A34B5F"/>
  </w:endnote>
  <w:endnote w:type="continuationSeparator" w:id="0">
    <w:p w14:paraId="493E91E2" w14:textId="77777777" w:rsidR="00A34B5F" w:rsidRDefault="00A34B5F" w:rsidP="00352F46">
      <w:r>
        <w:continuationSeparator/>
      </w:r>
    </w:p>
    <w:p w14:paraId="006F5BE1" w14:textId="77777777" w:rsidR="00A34B5F" w:rsidRDefault="00A34B5F" w:rsidP="00352F46"/>
    <w:p w14:paraId="4B2472DF" w14:textId="77777777" w:rsidR="00A34B5F" w:rsidRDefault="00A34B5F" w:rsidP="00C50F39"/>
    <w:p w14:paraId="5057AE54" w14:textId="77777777" w:rsidR="00A34B5F" w:rsidRDefault="00A34B5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77777777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9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5A8882" w14:textId="77777777" w:rsidR="00A34B5F" w:rsidRDefault="00A34B5F" w:rsidP="00352F46">
      <w:r>
        <w:separator/>
      </w:r>
    </w:p>
  </w:footnote>
  <w:footnote w:type="continuationSeparator" w:id="0">
    <w:p w14:paraId="18E3729E" w14:textId="77777777" w:rsidR="00A34B5F" w:rsidRDefault="00A34B5F" w:rsidP="00352F46">
      <w:r>
        <w:continuationSeparator/>
      </w:r>
    </w:p>
    <w:p w14:paraId="68B0E82B" w14:textId="77777777" w:rsidR="00A34B5F" w:rsidRDefault="00A34B5F" w:rsidP="00352F46"/>
    <w:p w14:paraId="65C7B27A" w14:textId="77777777" w:rsidR="00A34B5F" w:rsidRDefault="00A34B5F" w:rsidP="00C50F39"/>
    <w:p w14:paraId="3916F200" w14:textId="77777777" w:rsidR="00A34B5F" w:rsidRDefault="00A34B5F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3F40F932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293A"/>
    <w:rsid w:val="00A82ACB"/>
    <w:rsid w:val="00A82FF9"/>
    <w:rsid w:val="00A83447"/>
    <w:rsid w:val="00A84CBA"/>
    <w:rsid w:val="00A85A86"/>
    <w:rsid w:val="00A85B33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A85"/>
    <w:rsid w:val="00E85724"/>
    <w:rsid w:val="00E863AE"/>
    <w:rsid w:val="00E87A3D"/>
    <w:rsid w:val="00E90EDB"/>
    <w:rsid w:val="00E9102E"/>
    <w:rsid w:val="00E91259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;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122D9F"/>
    <w:pPr>
      <w:keepNext/>
      <w:numPr>
        <w:ilvl w:val="1"/>
        <w:numId w:val="1"/>
      </w:numPr>
      <w:tabs>
        <w:tab w:val="clear" w:pos="860"/>
        <w:tab w:val="num" w:pos="567"/>
      </w:tabs>
      <w:spacing w:before="240" w:after="120"/>
      <w:ind w:left="578" w:hanging="578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122D9F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styleId="UnresolvedMention">
    <w:name w:val="Unresolved Mention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34256215-9A9D-438C-9D0D-6B67BD9F7A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14</Pages>
  <Words>1182</Words>
  <Characters>6740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7907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Van Phan Dinh</cp:lastModifiedBy>
  <cp:revision>24</cp:revision>
  <cp:lastPrinted>2021-06-02T14:00:00Z</cp:lastPrinted>
  <dcterms:created xsi:type="dcterms:W3CDTF">2021-06-10T09:08:00Z</dcterms:created>
  <dcterms:modified xsi:type="dcterms:W3CDTF">2021-06-14T09:18:00Z</dcterms:modified>
</cp:coreProperties>
</file>